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36418DFE"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proofErr w:type="spellStart"/>
      <w:r>
        <w:rPr>
          <w:i/>
          <w:color w:val="000000"/>
        </w:rPr>
        <w:t>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DE0657">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2C625D" w:rsidRDefault="0042697E" w:rsidP="00DE0657">
      <w:pPr>
        <w:spacing w:after="0"/>
        <w:rPr>
          <w:lang w:val="en-US"/>
        </w:rPr>
      </w:pPr>
      <w:r w:rsidRPr="002C625D">
        <w:rPr>
          <w:lang w:val="en-US"/>
        </w:rPr>
        <w:t xml:space="preserve">* </w:t>
      </w:r>
      <w:proofErr w:type="gramStart"/>
      <w:r w:rsidRPr="002C625D">
        <w:rPr>
          <w:lang w:val="en-US"/>
        </w:rPr>
        <w:t>Correspondence :</w:t>
      </w:r>
      <w:proofErr w:type="gramEnd"/>
      <w:r w:rsidRPr="002C625D">
        <w:rPr>
          <w:lang w:val="en-US"/>
        </w:rPr>
        <w:t xml:space="preserve"> </w:t>
      </w:r>
    </w:p>
    <w:p w14:paraId="55CE3067" w14:textId="4DF7660B" w:rsidR="002E671A" w:rsidRPr="002C625D" w:rsidRDefault="00B45A17" w:rsidP="00DE0657">
      <w:pPr>
        <w:spacing w:after="0"/>
        <w:rPr>
          <w:lang w:val="en-US"/>
        </w:rPr>
      </w:pPr>
      <w:r w:rsidRPr="002C625D">
        <w:rPr>
          <w:lang w:val="en-US"/>
        </w:rPr>
        <w:t>Email:</w:t>
      </w:r>
      <w:r w:rsidR="0042697E" w:rsidRPr="002C625D">
        <w:rPr>
          <w:lang w:val="en-US"/>
        </w:rPr>
        <w:t xml:space="preserve"> </w:t>
      </w:r>
      <w:hyperlink r:id="rId8">
        <w:r w:rsidR="0042697E" w:rsidRPr="002C625D">
          <w:rPr>
            <w:color w:val="0563C1"/>
            <w:u w:val="single"/>
            <w:lang w:val="en-US"/>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5E4F5033"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D41C32">
        <w:rPr>
          <w:lang w:val="en-US"/>
          <w:rPrChange w:id="1" w:author="Leroy Francois" w:date="2022-10-10T17:10:00Z">
            <w:rPr>
              <w:lang w:val="fr-FR"/>
            </w:rPr>
          </w:rPrChange>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D41C32">
        <w:rPr>
          <w:lang w:val="en-US"/>
          <w:rPrChange w:id="2" w:author="Leroy Francois" w:date="2022-10-10T17:10:00Z">
            <w:rPr>
              <w:lang w:val="fr-FR"/>
            </w:rPr>
          </w:rPrChange>
        </w:rPr>
        <w:t xml:space="preserve">(Blowes </w:t>
      </w:r>
      <w:r w:rsidR="00237020" w:rsidRPr="00D41C32">
        <w:rPr>
          <w:i/>
          <w:iCs/>
          <w:lang w:val="en-US"/>
          <w:rPrChange w:id="3" w:author="Leroy Francois" w:date="2022-10-10T17:10:00Z">
            <w:rPr>
              <w:i/>
              <w:iCs/>
              <w:lang w:val="fr-FR"/>
            </w:rPr>
          </w:rPrChange>
        </w:rPr>
        <w:t>et al.</w:t>
      </w:r>
      <w:r w:rsidR="00386A2C" w:rsidRPr="00D41C32">
        <w:rPr>
          <w:lang w:val="en-US"/>
          <w:rPrChange w:id="4" w:author="Leroy Francois" w:date="2022-10-10T17:10:00Z">
            <w:rPr>
              <w:lang w:val="fr-FR"/>
            </w:rPr>
          </w:rPrChange>
        </w:rPr>
        <w:t xml:space="preserve">, 2019; Dornelas </w:t>
      </w:r>
      <w:r w:rsidR="00237020" w:rsidRPr="00D41C32">
        <w:rPr>
          <w:i/>
          <w:iCs/>
          <w:lang w:val="en-US"/>
          <w:rPrChange w:id="5" w:author="Leroy Francois" w:date="2022-10-10T17:10:00Z">
            <w:rPr>
              <w:i/>
              <w:iCs/>
              <w:lang w:val="fr-FR"/>
            </w:rPr>
          </w:rPrChange>
        </w:rPr>
        <w:t>et al.</w:t>
      </w:r>
      <w:r w:rsidR="00386A2C" w:rsidRPr="00D41C32">
        <w:rPr>
          <w:lang w:val="en-US"/>
          <w:rPrChange w:id="6" w:author="Leroy Francois" w:date="2022-10-10T17:10:00Z">
            <w:rPr>
              <w:lang w:val="fr-FR"/>
            </w:rPr>
          </w:rPrChange>
        </w:rPr>
        <w:t>, 2014; Vaidyanathan, 2021)</w:t>
      </w:r>
      <w:r w:rsidR="00386A2C">
        <w:fldChar w:fldCharType="end"/>
      </w:r>
      <w:r w:rsidRPr="00D41C32">
        <w:rPr>
          <w:lang w:val="en-US"/>
          <w:rPrChange w:id="7" w:author="Leroy Francois" w:date="2022-10-10T17:10:00Z">
            <w:rPr>
              <w:lang w:val="fr-FR"/>
            </w:rPr>
          </w:rPrChange>
        </w:rPr>
        <w:t>.</w:t>
      </w:r>
    </w:p>
    <w:p w14:paraId="329297A8" w14:textId="5E45EA59" w:rsidR="0005163E" w:rsidRDefault="0042697E" w:rsidP="00DE0657">
      <w:pPr>
        <w:pBdr>
          <w:top w:val="nil"/>
          <w:left w:val="nil"/>
          <w:bottom w:val="nil"/>
          <w:right w:val="nil"/>
          <w:between w:val="nil"/>
        </w:pBdr>
        <w:rPr>
          <w:highlight w:val="white"/>
        </w:rPr>
      </w:pPr>
      <w:r w:rsidRPr="00DE0657">
        <w:rPr>
          <w:color w:val="000000"/>
        </w:rPr>
        <w:t>Particularly the scale</w:t>
      </w:r>
      <w:ins w:id="8" w:author="Leroy Francois" w:date="2022-10-10T17:10:00Z">
        <w:r w:rsidR="00D41C32">
          <w:rPr>
            <w:color w:val="000000"/>
          </w:rPr>
          <w:t xml:space="preserve"> </w:t>
        </w:r>
        <w:r w:rsidR="00D41C32" w:rsidRPr="00D41C32">
          <w:rPr>
            <w:color w:val="0070C0"/>
            <w:rPrChange w:id="9" w:author="Leroy Francois" w:date="2022-10-10T17:11:00Z">
              <w:rPr>
                <w:color w:val="000000"/>
              </w:rPr>
            </w:rPrChange>
          </w:rPr>
          <w:t xml:space="preserve">at which </w:t>
        </w:r>
      </w:ins>
      <w:ins w:id="10" w:author="Leroy Francois" w:date="2022-10-10T17:11:00Z">
        <w:r w:rsidR="00D41C32" w:rsidRPr="00D41C32">
          <w:rPr>
            <w:color w:val="0070C0"/>
            <w:rPrChange w:id="11" w:author="Leroy Francois" w:date="2022-10-10T17:11:00Z">
              <w:rPr>
                <w:color w:val="000000"/>
              </w:rPr>
            </w:rPrChange>
          </w:rPr>
          <w:t>biodiversity is assessed</w:t>
        </w:r>
      </w:ins>
      <w:r w:rsidRPr="00D41C32">
        <w:rPr>
          <w:color w:val="0070C0"/>
          <w:rPrChange w:id="12"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3" w:author="Leroy Francois" w:date="2022-10-10T17:19:00Z">
        <w:r w:rsidR="006957DA">
          <w:rPr>
            <w:color w:val="000000"/>
            <w:lang w:val="en-US"/>
          </w:rPr>
          <w:t xml:space="preserve"> </w:t>
        </w:r>
        <w:r w:rsidR="006957DA" w:rsidRPr="006957DA">
          <w:rPr>
            <w:color w:val="0070C0"/>
            <w:lang w:val="en-US"/>
            <w:rPrChange w:id="14"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w:t>
      </w:r>
      <w:r w:rsidR="002C625D">
        <w:rPr>
          <w:color w:val="000000"/>
          <w:highlight w:val="white"/>
        </w:rPr>
        <w:t xml:space="preserve">, </w:t>
      </w:r>
      <w:bookmarkStart w:id="15" w:name="_Hlk116392912"/>
      <w:r w:rsidR="002C625D" w:rsidRPr="002C625D">
        <w:rPr>
          <w:i/>
          <w:iCs/>
          <w:color w:val="0070C0"/>
          <w:highlight w:val="white"/>
        </w:rPr>
        <w:t xml:space="preserve">i.e. </w:t>
      </w:r>
      <w:r w:rsidR="002C625D" w:rsidRPr="002C625D">
        <w:rPr>
          <w:color w:val="0070C0"/>
        </w:rPr>
        <w:t>the duration of a single census session at which biodiversity is assessed</w:t>
      </w:r>
      <w:r w:rsidRPr="002C625D">
        <w:rPr>
          <w:color w:val="0070C0"/>
          <w:highlight w:val="white"/>
        </w:rPr>
        <w:t>,</w:t>
      </w:r>
      <w:bookmarkEnd w:id="15"/>
      <w:r w:rsidRPr="002C625D">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6" w:author="Leroy Francois" w:date="2022-10-10T17:08:00Z">
            <w:rPr>
              <w:highlight w:val="white"/>
            </w:rPr>
          </w:rPrChange>
        </w:rPr>
        <w:t>although</w:t>
      </w:r>
      <w:ins w:id="17" w:author="Leroy Francois" w:date="2022-10-10T17:03:00Z">
        <w:r w:rsidR="006D2539" w:rsidRPr="006D2539">
          <w:rPr>
            <w:color w:val="0070C0"/>
            <w:highlight w:val="white"/>
            <w:rPrChange w:id="18" w:author="Leroy Francois" w:date="2022-10-10T17:08:00Z">
              <w:rPr>
                <w:highlight w:val="white"/>
              </w:rPr>
            </w:rPrChange>
          </w:rPr>
          <w:t xml:space="preserve"> </w:t>
        </w:r>
      </w:ins>
      <w:ins w:id="19" w:author="Leroy Francois" w:date="2022-10-10T17:08:00Z">
        <w:r w:rsidR="006D2539" w:rsidRPr="006D2539">
          <w:rPr>
            <w:color w:val="0070C0"/>
            <w:rPrChange w:id="20" w:author="Leroy Francois" w:date="2022-10-10T17:08:00Z">
              <w:rPr/>
            </w:rPrChange>
          </w:rPr>
          <w:t>it is expected to strongly affect observed biodiversity trends, just like spatial scaling</w:t>
        </w:r>
        <w:r w:rsidR="006D2539">
          <w:rPr>
            <w:color w:val="0070C0"/>
          </w:rPr>
          <w:t xml:space="preserve"> </w:t>
        </w:r>
      </w:ins>
      <w:del w:id="21" w:author="Leroy Francois" w:date="2022-10-10T17:08:00Z">
        <w:r w:rsidDel="006D2539">
          <w:rPr>
            <w:highlight w:val="white"/>
          </w:rPr>
          <w:delText xml:space="preserve"> </w:delText>
        </w:r>
      </w:del>
      <w:del w:id="22" w:author="Leroy Francois" w:date="2022-10-10T17:02:00Z">
        <w:r w:rsidDel="006D2539">
          <w:rPr>
            <w:highlight w:val="white"/>
          </w:rPr>
          <w:delText>it should also</w:delText>
        </w:r>
      </w:del>
      <w:del w:id="23" w:author="Leroy Francois" w:date="2022-10-10T17:08:00Z">
        <w:r w:rsidDel="006D2539">
          <w:rPr>
            <w:highlight w:val="white"/>
          </w:rPr>
          <w:delText xml:space="preserve"> strongly affect observed biodiversity trends </w:delText>
        </w:r>
      </w:del>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D10ECF9"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r w:rsidR="00241A8B">
        <w:t>number</w:t>
      </w:r>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5AA0A051"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680B64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lastRenderedPageBreak/>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lastRenderedPageBreak/>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2D17ED72"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w:t>
      </w:r>
      <w:r>
        <w:lastRenderedPageBreak/>
        <w:t>representing the global land surface (Fig. 2</w:t>
      </w:r>
      <w:proofErr w:type="gramStart"/>
      <w:r>
        <w:t>b,c</w:t>
      </w:r>
      <w:proofErr w:type="gramEnd"/>
      <w:r>
        <w:t>).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30"/>
        <w:gridCol w:w="359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rsidTr="00433168">
        <w:trPr>
          <w:trHeight w:val="5025"/>
        </w:trPr>
        <w:tc>
          <w:tcPr>
            <w:tcW w:w="503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lastRenderedPageBreak/>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59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w:t>
      </w:r>
      <w:proofErr w:type="spellStart"/>
      <w:r>
        <w:rPr>
          <w:i/>
        </w:rPr>
        <w:t>Jarzyna</w:t>
      </w:r>
      <w:proofErr w:type="spellEnd"/>
      <w:r>
        <w:rPr>
          <w:i/>
        </w:rPr>
        <w:t xml:space="preserve">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 xml:space="preserve">The size of the bird varies for aesthetic </w:t>
      </w:r>
      <w:proofErr w:type="gramStart"/>
      <w:r w:rsidR="00E32A42" w:rsidRPr="00E32A42">
        <w:rPr>
          <w:i/>
        </w:rPr>
        <w:t>reasons, and</w:t>
      </w:r>
      <w:proofErr w:type="gramEnd"/>
      <w:r w:rsidR="00E32A42" w:rsidRPr="00E32A42">
        <w:rPr>
          <w:i/>
        </w:rPr>
        <w:t xml:space="preserve"> bears no meaning.</w:t>
      </w:r>
    </w:p>
    <w:p w14:paraId="00130E21" w14:textId="77777777" w:rsidR="002E671A" w:rsidRDefault="0042697E" w:rsidP="00206812">
      <w:pPr>
        <w:pStyle w:val="Heading2"/>
        <w:spacing w:line="480" w:lineRule="auto"/>
      </w:pPr>
      <w:bookmarkStart w:id="24" w:name="_q8e2z2misnj0" w:colFirst="0" w:colLast="0"/>
      <w:bookmarkEnd w:id="24"/>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25" w:name="_crf2au54vp24" w:colFirst="0" w:colLast="0"/>
      <w:bookmarkEnd w:id="25"/>
      <w:r>
        <w:lastRenderedPageBreak/>
        <w:t>Trends by metric</w:t>
      </w:r>
    </w:p>
    <w:p w14:paraId="4649137F" w14:textId="4D9FE086"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6" w:name="_qvrwl3wa4yq2" w:colFirst="0" w:colLast="0"/>
      <w:bookmarkEnd w:id="26"/>
      <w:r>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given metric, calculated over multiple sites (</w:t>
      </w:r>
      <w:proofErr w:type="gramStart"/>
      <w:r w:rsidR="000C2A0C">
        <w:rPr>
          <w:i/>
        </w:rPr>
        <w:t>i.e.</w:t>
      </w:r>
      <w:proofErr w:type="gramEnd"/>
      <w:r w:rsidR="000C2A0C">
        <w:rPr>
          <w:i/>
        </w:rPr>
        <w:t xml:space="preserve"> spatial replicates)</w:t>
      </w:r>
      <w:r>
        <w:rPr>
          <w:i/>
        </w:rPr>
        <w:t>.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27" w:name="_9y5dfftdd10l" w:colFirst="0" w:colLast="0"/>
      <w:bookmarkEnd w:id="27"/>
      <w:r>
        <w:lastRenderedPageBreak/>
        <w:t>Discussion</w:t>
      </w:r>
    </w:p>
    <w:p w14:paraId="12F2D914" w14:textId="77777777" w:rsidR="002E671A" w:rsidRDefault="0042697E" w:rsidP="00B40EC1">
      <w:pPr>
        <w:pStyle w:val="Heading2"/>
        <w:spacing w:line="480" w:lineRule="auto"/>
      </w:pPr>
      <w:bookmarkStart w:id="28" w:name="_epq6tagnbh9n" w:colFirst="0" w:colLast="0"/>
      <w:bookmarkEnd w:id="28"/>
      <w:r>
        <w:t>Dynamics of avian biodiversity</w:t>
      </w:r>
    </w:p>
    <w:p w14:paraId="097E7D2E" w14:textId="4FC6B273"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61F22BF8"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w:t>
      </w:r>
      <w:r>
        <w:lastRenderedPageBreak/>
        <w:t xml:space="preserve">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29" w:name="_8zrxchttwsgn" w:colFirst="0" w:colLast="0"/>
      <w:bookmarkEnd w:id="29"/>
      <w:r>
        <w:lastRenderedPageBreak/>
        <w:t xml:space="preserve">Issues of temporal grain </w:t>
      </w:r>
    </w:p>
    <w:p w14:paraId="4967F3DC" w14:textId="68707D21"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6CC42636"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w:t>
      </w:r>
      <w:r w:rsidR="009705E2" w:rsidRPr="009705E2">
        <w:rPr>
          <w:color w:val="0070C0"/>
        </w:rPr>
        <w:t>b</w:t>
      </w:r>
      <w:r>
        <w:t xml:space="preserve">).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 xml:space="preserve">Fig. 1, sum of the temporal grains of the black dots in the red boxes). Likewise, if the metric is averaged over </w:t>
      </w:r>
      <w:r>
        <w:lastRenderedPageBreak/>
        <w:t>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30" w:name="_8hb3cdukis79" w:colFirst="0" w:colLast="0"/>
      <w:bookmarkEnd w:id="30"/>
      <w:r>
        <w:t>Lack of spatial replication</w:t>
      </w:r>
    </w:p>
    <w:p w14:paraId="77AAB8CA" w14:textId="1A759D21"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w:t>
      </w:r>
      <w:r w:rsidR="0042697E">
        <w:lastRenderedPageBreak/>
        <w:t xml:space="preserve">have a general overview of the current biodiversity crisis magnitude, this cross-scale approach deserves more attention. </w:t>
      </w:r>
    </w:p>
    <w:p w14:paraId="6B801052" w14:textId="77777777" w:rsidR="002E671A" w:rsidRDefault="002E671A" w:rsidP="00B40EC1">
      <w:pPr>
        <w:spacing w:after="0"/>
      </w:pPr>
    </w:p>
    <w:p w14:paraId="2AFF0C35" w14:textId="61A9FE34" w:rsidR="002E671A" w:rsidRDefault="0042697E" w:rsidP="00B40EC1">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w:t>
      </w:r>
      <w:proofErr w:type="spellStart"/>
      <w:r w:rsidR="002B6EBC">
        <w:rPr>
          <w:color w:val="0070C0"/>
        </w:rPr>
        <w:t>spatio</w:t>
      </w:r>
      <w:proofErr w:type="spellEnd"/>
      <w:r w:rsidR="002B6EBC">
        <w:rPr>
          <w:color w:val="0070C0"/>
        </w:rPr>
        <w:t xml:space="preserve">-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31" w:name="_60ek0wdm5dpz" w:colFirst="0" w:colLast="0"/>
      <w:bookmarkEnd w:id="31"/>
      <w:r>
        <w:t xml:space="preserve">Lack of </w:t>
      </w:r>
      <w:proofErr w:type="spellStart"/>
      <w:r>
        <w:t>spatio</w:t>
      </w:r>
      <w:proofErr w:type="spellEnd"/>
      <w:r>
        <w:t xml:space="preserve">-temporal coverage. </w:t>
      </w:r>
    </w:p>
    <w:p w14:paraId="06393F4C" w14:textId="3798D247"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w:t>
      </w:r>
      <w:r>
        <w:lastRenderedPageBreak/>
        <w:t xml:space="preserve">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32" w:name="_u4vx3q5nr6lj" w:colFirst="0" w:colLast="0"/>
      <w:bookmarkEnd w:id="32"/>
      <w:r>
        <w:t>Conclusion</w:t>
      </w:r>
    </w:p>
    <w:p w14:paraId="28624DBD" w14:textId="75DE9641"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emporal grain of the metrics has either been confused with the temporal grain of the sampling plan, or not properly considered at all, and this needs to be addressed</w:t>
      </w:r>
      <w:r w:rsidR="00E408B7">
        <w:t xml:space="preserve"> </w:t>
      </w:r>
      <w:r w:rsidR="00E408B7" w:rsidRPr="00E408B7">
        <w:rPr>
          <w:color w:val="0070C0"/>
        </w:rPr>
        <w:t xml:space="preserve">by clearly specifying the summed, averaged or </w:t>
      </w:r>
      <w:r w:rsidR="00E408B7" w:rsidRPr="00E408B7">
        <w:rPr>
          <w:color w:val="0070C0"/>
        </w:rPr>
        <w:t>modelled</w:t>
      </w:r>
      <w:r w:rsidR="00E408B7" w:rsidRPr="00E408B7">
        <w:rPr>
          <w:color w:val="0070C0"/>
        </w:rPr>
        <w:t xml:space="preserve"> temporal grain of the metric</w:t>
      </w:r>
      <w:r>
        <w:t xml:space="preserve">.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lastRenderedPageBreak/>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33" w:name="_Hlk96531542"/>
      <w:r>
        <w:rPr>
          <w:i/>
        </w:rPr>
        <w:t>beta-diversity</w:t>
      </w:r>
      <w:bookmarkEnd w:id="33"/>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34" w:name="_bxf3juex4006" w:colFirst="0" w:colLast="0"/>
      <w:bookmarkStart w:id="35" w:name="_mukbd63zvb66" w:colFirst="0" w:colLast="0"/>
      <w:bookmarkEnd w:id="34"/>
      <w:bookmarkEnd w:id="35"/>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36" w:name="_xxrqwfm9by0x" w:colFirst="0" w:colLast="0"/>
      <w:bookmarkEnd w:id="36"/>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w:t>
      </w:r>
      <w:proofErr w:type="spellStart"/>
      <w:r w:rsidRPr="00A10E21">
        <w:rPr>
          <w:i/>
          <w:iCs/>
        </w:rPr>
        <w:t>Div</w:t>
      </w:r>
      <w:proofErr w:type="spellEnd"/>
      <w:r w:rsidRPr="00A10E21">
        <w:rPr>
          <w:i/>
          <w:iCs/>
        </w:rPr>
        <w:t>),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w:t>
      </w:r>
      <w:proofErr w:type="spellStart"/>
      <w:r w:rsidRPr="00E61F9D">
        <w:rPr>
          <w:i/>
          <w:iCs/>
        </w:rPr>
        <w:t>Div</w:t>
      </w:r>
      <w:proofErr w:type="spellEnd"/>
      <w:r w:rsidRPr="00E61F9D">
        <w:rPr>
          <w:i/>
          <w:iCs/>
        </w:rPr>
        <w:t>),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B4C33" w14:textId="77777777" w:rsidR="00576642" w:rsidRDefault="00576642">
      <w:pPr>
        <w:spacing w:after="0" w:line="240" w:lineRule="auto"/>
      </w:pPr>
      <w:r>
        <w:separator/>
      </w:r>
    </w:p>
  </w:endnote>
  <w:endnote w:type="continuationSeparator" w:id="0">
    <w:p w14:paraId="476E75C1" w14:textId="77777777" w:rsidR="00576642" w:rsidRDefault="005766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C5215" w14:textId="77777777" w:rsidR="00576642" w:rsidRDefault="00576642">
      <w:pPr>
        <w:spacing w:after="0" w:line="240" w:lineRule="auto"/>
      </w:pPr>
      <w:r>
        <w:separator/>
      </w:r>
    </w:p>
  </w:footnote>
  <w:footnote w:type="continuationSeparator" w:id="0">
    <w:p w14:paraId="37963D0F" w14:textId="77777777" w:rsidR="00576642" w:rsidRDefault="005766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2C59"/>
    <w:rsid w:val="00084EE7"/>
    <w:rsid w:val="00096BE5"/>
    <w:rsid w:val="000A7A58"/>
    <w:rsid w:val="000A7CBE"/>
    <w:rsid w:val="000B4B76"/>
    <w:rsid w:val="000C2A0C"/>
    <w:rsid w:val="000E2050"/>
    <w:rsid w:val="000F1991"/>
    <w:rsid w:val="00100B57"/>
    <w:rsid w:val="00103245"/>
    <w:rsid w:val="00111A62"/>
    <w:rsid w:val="00112E08"/>
    <w:rsid w:val="0012059A"/>
    <w:rsid w:val="001253B1"/>
    <w:rsid w:val="00131FCF"/>
    <w:rsid w:val="001439D1"/>
    <w:rsid w:val="00170701"/>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1A8B"/>
    <w:rsid w:val="00242A73"/>
    <w:rsid w:val="00251259"/>
    <w:rsid w:val="00251AA0"/>
    <w:rsid w:val="00263E62"/>
    <w:rsid w:val="002643A2"/>
    <w:rsid w:val="002722E6"/>
    <w:rsid w:val="00283FB2"/>
    <w:rsid w:val="00294037"/>
    <w:rsid w:val="002A18D6"/>
    <w:rsid w:val="002A2902"/>
    <w:rsid w:val="002B68F6"/>
    <w:rsid w:val="002B6EBC"/>
    <w:rsid w:val="002C625D"/>
    <w:rsid w:val="002C6944"/>
    <w:rsid w:val="002D105F"/>
    <w:rsid w:val="002E29C0"/>
    <w:rsid w:val="002E671A"/>
    <w:rsid w:val="0031355B"/>
    <w:rsid w:val="00323B7A"/>
    <w:rsid w:val="00324B91"/>
    <w:rsid w:val="00335710"/>
    <w:rsid w:val="00340111"/>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33168"/>
    <w:rsid w:val="0044506D"/>
    <w:rsid w:val="00490D50"/>
    <w:rsid w:val="00496748"/>
    <w:rsid w:val="004C2CC0"/>
    <w:rsid w:val="004C7BA0"/>
    <w:rsid w:val="00502100"/>
    <w:rsid w:val="00502533"/>
    <w:rsid w:val="00505D06"/>
    <w:rsid w:val="0052494F"/>
    <w:rsid w:val="00530E00"/>
    <w:rsid w:val="00555489"/>
    <w:rsid w:val="00555E98"/>
    <w:rsid w:val="005564F7"/>
    <w:rsid w:val="00570264"/>
    <w:rsid w:val="005729DD"/>
    <w:rsid w:val="005751D6"/>
    <w:rsid w:val="00576642"/>
    <w:rsid w:val="005A1642"/>
    <w:rsid w:val="005C687D"/>
    <w:rsid w:val="005D6967"/>
    <w:rsid w:val="005F0667"/>
    <w:rsid w:val="00621CD6"/>
    <w:rsid w:val="00647565"/>
    <w:rsid w:val="0065144A"/>
    <w:rsid w:val="0065399F"/>
    <w:rsid w:val="00657AFF"/>
    <w:rsid w:val="006957DA"/>
    <w:rsid w:val="00697C67"/>
    <w:rsid w:val="006B20C3"/>
    <w:rsid w:val="006C2B3E"/>
    <w:rsid w:val="006D2539"/>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2414F"/>
    <w:rsid w:val="00851E1C"/>
    <w:rsid w:val="00895F3A"/>
    <w:rsid w:val="008974FD"/>
    <w:rsid w:val="008A5AC4"/>
    <w:rsid w:val="008B3F5E"/>
    <w:rsid w:val="008E1B87"/>
    <w:rsid w:val="008F0CB9"/>
    <w:rsid w:val="008F500C"/>
    <w:rsid w:val="009031A6"/>
    <w:rsid w:val="00931D2C"/>
    <w:rsid w:val="00931EC6"/>
    <w:rsid w:val="009705E2"/>
    <w:rsid w:val="00981DD2"/>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B3C"/>
    <w:rsid w:val="00AA73E6"/>
    <w:rsid w:val="00AC35AB"/>
    <w:rsid w:val="00AD6700"/>
    <w:rsid w:val="00AD7CC5"/>
    <w:rsid w:val="00AE1675"/>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446B"/>
    <w:rsid w:val="00BD0479"/>
    <w:rsid w:val="00BD7E5D"/>
    <w:rsid w:val="00BE6E0D"/>
    <w:rsid w:val="00C0571E"/>
    <w:rsid w:val="00C20D8A"/>
    <w:rsid w:val="00C54247"/>
    <w:rsid w:val="00CA4E07"/>
    <w:rsid w:val="00CA55DE"/>
    <w:rsid w:val="00CC2F14"/>
    <w:rsid w:val="00CF193E"/>
    <w:rsid w:val="00D231A0"/>
    <w:rsid w:val="00D41C32"/>
    <w:rsid w:val="00D545FC"/>
    <w:rsid w:val="00D640AC"/>
    <w:rsid w:val="00D65180"/>
    <w:rsid w:val="00DC2AB6"/>
    <w:rsid w:val="00DE0657"/>
    <w:rsid w:val="00DE4926"/>
    <w:rsid w:val="00E12408"/>
    <w:rsid w:val="00E20D95"/>
    <w:rsid w:val="00E32A42"/>
    <w:rsid w:val="00E408B7"/>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001B"/>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37</Pages>
  <Words>71611</Words>
  <Characters>408187</Characters>
  <Application>Microsoft Office Word</Application>
  <DocSecurity>0</DocSecurity>
  <Lines>3401</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roy Francois</cp:lastModifiedBy>
  <cp:revision>203</cp:revision>
  <dcterms:created xsi:type="dcterms:W3CDTF">2022-02-18T10:16:00Z</dcterms:created>
  <dcterms:modified xsi:type="dcterms:W3CDTF">2022-10-1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